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0D2F7D4E"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w:t>
      </w:r>
      <w:proofErr w:type="spellStart"/>
      <w:r w:rsidR="00C31DDD" w:rsidRPr="00C31DDD">
        <w:rPr>
          <w:lang w:val="en-GB"/>
        </w:rPr>
        <w:t>s</w:t>
      </w:r>
      <w:r w:rsidR="00E5059C">
        <w:rPr>
          <w:lang w:val="en-GB"/>
        </w:rPr>
        <w:t>d</w:t>
      </w:r>
      <w:r w:rsidR="00C31DDD" w:rsidRPr="00C31DDD">
        <w:rPr>
          <w:lang w:val="en-GB"/>
        </w:rPr>
        <w:t>ocial</w:t>
      </w:r>
      <w:proofErr w:type="spellEnd"/>
      <w:r w:rsidR="00C31DDD" w:rsidRPr="00C31DDD">
        <w:rPr>
          <w:lang w:val="en-GB"/>
        </w:rPr>
        <w:t xml:space="preserve">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w:t>
      </w:r>
      <w:proofErr w:type="spellStart"/>
      <w:r w:rsidR="00A93065" w:rsidRPr="00A93065">
        <w:rPr>
          <w:lang w:val="de-DE"/>
        </w:rPr>
        <w:t>Elkjær</w:t>
      </w:r>
      <w:proofErr w:type="spellEnd"/>
      <w:r w:rsidR="00A93065" w:rsidRPr="00A93065">
        <w:rPr>
          <w:lang w:val="de-DE"/>
        </w:rPr>
        <w:t xml:space="preserve"> &amp; </w:t>
      </w:r>
      <w:proofErr w:type="spellStart"/>
      <w:r w:rsidR="00A93065" w:rsidRPr="00A93065">
        <w:rPr>
          <w:lang w:val="de-DE"/>
        </w:rPr>
        <w:t>Klitgaard</w:t>
      </w:r>
      <w:proofErr w:type="spellEnd"/>
      <w:r w:rsidR="00A93065" w:rsidRPr="00A93065">
        <w:rPr>
          <w:lang w:val="de-DE"/>
        </w:rPr>
        <w:t xml:space="preserve">, 2021; Elsässer et al., </w:t>
      </w:r>
      <w:proofErr w:type="spellStart"/>
      <w:r w:rsidR="00A93065" w:rsidRPr="00A93065">
        <w:rPr>
          <w:lang w:val="de-DE"/>
        </w:rPr>
        <w:t>n.d</w:t>
      </w:r>
      <w:proofErr w:type="spellEnd"/>
      <w:r w:rsidR="00A93065" w:rsidRPr="00A93065">
        <w:rPr>
          <w:lang w:val="de-DE"/>
        </w:rPr>
        <w:t xml:space="preserve">.; </w:t>
      </w:r>
      <w:proofErr w:type="spellStart"/>
      <w:r w:rsidR="00A93065" w:rsidRPr="00A93065">
        <w:rPr>
          <w:lang w:val="de-DE"/>
        </w:rPr>
        <w:t>Mathisen</w:t>
      </w:r>
      <w:proofErr w:type="spellEnd"/>
      <w:r w:rsidR="00A93065" w:rsidRPr="00A93065">
        <w:rPr>
          <w:lang w:val="de-DE"/>
        </w:rPr>
        <w:t xml:space="preserve">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r w:rsidR="00237111">
        <w:rPr>
          <w:lang w:val="en-US"/>
        </w:rPr>
        <w:t>(</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xml:space="preserve">. </w:t>
      </w:r>
      <w:r w:rsidR="005556BF">
        <w:rPr>
          <w:lang w:val="en-US"/>
        </w:rPr>
        <w:t>Therefore, to exploit significant variation in capital mobility, scholars suggest it is better to use measures of actual capital flows</w:t>
      </w:r>
      <w:r w:rsidR="005556BF">
        <w:rPr>
          <w:lang w:val="en-US"/>
        </w:rPr>
        <w:t xml:space="preserve">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w:t>
      </w:r>
      <w:r w:rsidR="00505584">
        <w:rPr>
          <w:lang w:val="en-US"/>
        </w:rPr>
        <w:t>2007)</w:t>
      </w:r>
      <w:r w:rsidR="00505584">
        <w:rPr>
          <w:lang w:val="en-US"/>
        </w:rPr>
        <w:t xml:space="preserve">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The data is retrieved from the External Wealth of Nations Database (</w:t>
      </w:r>
      <w:r w:rsidR="00505584">
        <w:rPr>
          <w:rFonts w:ascii="Calibri" w:hAnsi="Calibri" w:cs="Calibri"/>
          <w:sz w:val="22"/>
          <w:szCs w:val="22"/>
          <w:lang w:val="en-GB"/>
        </w:rPr>
        <w:t xml:space="preserve">Lane </w:t>
      </w:r>
      <w:r w:rsidR="00505584">
        <w:rPr>
          <w:rFonts w:ascii="Calibri" w:hAnsi="Calibri" w:cs="Calibri"/>
          <w:sz w:val="22"/>
          <w:szCs w:val="22"/>
          <w:lang w:val="en-GB"/>
        </w:rPr>
        <w:t>&amp;</w:t>
      </w:r>
      <w:r w:rsidR="00505584">
        <w:rPr>
          <w:rFonts w:ascii="Calibri" w:hAnsi="Calibri" w:cs="Calibri"/>
          <w:sz w:val="22"/>
          <w:szCs w:val="22"/>
          <w:lang w:val="en-GB"/>
        </w:rPr>
        <w:t xml:space="preserve">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31BCEF98">
            <wp:extent cx="6174302" cy="3858768"/>
            <wp:effectExtent l="0" t="0" r="0" b="254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35081" cy="3896753"/>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 xml:space="preserve">In Figure 1 one can observe how drastically capital flows have risen between </w:t>
      </w:r>
      <w:r>
        <w:rPr>
          <w:lang w:val="en-US"/>
        </w:rPr>
        <w:t>1985-2008</w:t>
      </w:r>
      <w:r>
        <w:rPr>
          <w:lang w:val="en-US"/>
        </w:rPr>
        <w:t xml:space="preserve"> </w:t>
      </w:r>
      <w:r>
        <w:rPr>
          <w:lang w:val="en-US"/>
        </w:rPr>
        <w:t>for the countries under observation</w:t>
      </w:r>
      <w:r>
        <w:rPr>
          <w:lang w:val="en-US"/>
        </w:rPr>
        <w:t>.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t>
      </w:r>
      <w:r>
        <w:rPr>
          <w:lang w:val="en-US"/>
        </w:rPr>
        <w:t xml:space="preserve">witnessed some of the largest streams of capital </w:t>
      </w:r>
      <w:r>
        <w:rPr>
          <w:lang w:val="en-US"/>
        </w:rPr>
        <w:t xml:space="preserve">(Netherlands, Ireland, Switzerland). </w:t>
      </w:r>
      <w:r w:rsidR="00A93065">
        <w:rPr>
          <w:noProof/>
          <w:lang w:val="en-US"/>
        </w:rPr>
        <w:t xml:space="preserve">Amirkhalkhali </w:t>
      </w:r>
      <w:r w:rsidR="00A93065">
        <w:rPr>
          <w:noProof/>
          <w:lang w:val="en-US"/>
        </w:rPr>
        <w:t>and</w:t>
      </w:r>
      <w:r w:rsidR="00A93065">
        <w:rPr>
          <w:noProof/>
          <w:lang w:val="en-US"/>
        </w:rPr>
        <w:t xml:space="preserve"> Dar</w:t>
      </w:r>
      <w:r w:rsidR="00A93065">
        <w:rPr>
          <w:noProof/>
          <w:lang w:val="en-US"/>
        </w:rPr>
        <w:t xml:space="preserve"> (</w:t>
      </w:r>
      <w:r w:rsidR="00A93065">
        <w:rPr>
          <w:noProof/>
          <w:lang w:val="en-US"/>
        </w:rPr>
        <w:t>1993)</w:t>
      </w:r>
      <w:r w:rsidR="00A93065">
        <w:rPr>
          <w:noProof/>
          <w:lang w:val="en-US"/>
        </w:rPr>
        <w:t xml:space="preserve">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r>
      <w:r>
        <w:rPr>
          <w:lang w:val="en-US"/>
        </w:rP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w:t>
      </w:r>
      <w:r>
        <w:rPr>
          <w:lang w:val="en-US"/>
        </w:rPr>
        <w:t xml:space="preserve"> However, one important limitation of this paper is that de facto capital mobility does not fully capture the threat of capital flight. W</w:t>
      </w:r>
      <w:r>
        <w:rPr>
          <w:lang w:val="en-US"/>
        </w:rPr>
        <w:t>hereas it is possible to measure capital flight by looking at the</w:t>
      </w:r>
      <w:r>
        <w:rPr>
          <w:lang w:val="en-US"/>
        </w:rPr>
        <w:t xml:space="preserve"> direct</w:t>
      </w:r>
      <w:r>
        <w:rPr>
          <w:lang w:val="en-US"/>
        </w:rPr>
        <w:t xml:space="preserve"> outflows, this paper </w:t>
      </w:r>
      <w:r>
        <w:rPr>
          <w:lang w:val="en-US"/>
        </w:rPr>
        <w:t>argues</w:t>
      </w:r>
      <w:r>
        <w:rPr>
          <w:lang w:val="en-US"/>
        </w:rPr>
        <w:t xml:space="preserve"> that it </w:t>
      </w:r>
      <w:r>
        <w:rPr>
          <w:lang w:val="en-US"/>
        </w:rPr>
        <w:t>is</w:t>
      </w:r>
      <w:r>
        <w:rPr>
          <w:lang w:val="en-US"/>
        </w:rPr>
        <w:t xml:space="preserve"> not necessarily</w:t>
      </w:r>
      <w:r>
        <w:rPr>
          <w:lang w:val="en-US"/>
        </w:rPr>
        <w:t xml:space="preserve"> the</w:t>
      </w:r>
      <w:r>
        <w:rPr>
          <w:lang w:val="en-US"/>
        </w:rPr>
        <w:t xml:space="preserve"> actual capital flight</w:t>
      </w:r>
      <w:r>
        <w:rPr>
          <w:lang w:val="en-US"/>
        </w:rPr>
        <w:t xml:space="preserve"> that influences policymakers to implement policies that are more aligned to the preferences of the rich. </w:t>
      </w:r>
      <w:r w:rsidRPr="00776CBF">
        <w:rPr>
          <w:lang w:val="en-US"/>
        </w:rPr>
        <w:lastRenderedPageBreak/>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w:t>
      </w:r>
      <w:r>
        <w:rPr>
          <w:lang w:val="en-US"/>
        </w:rPr>
        <w:t xml:space="preserve">capitals </w:t>
      </w:r>
      <w:r>
        <w:rPr>
          <w:lang w:val="en-US"/>
        </w:rPr>
        <w:t>potential</w:t>
      </w:r>
      <w:r>
        <w:rPr>
          <w:lang w:val="en-US"/>
        </w:rPr>
        <w:t xml:space="preserve"> to </w:t>
      </w:r>
      <w:r>
        <w:rPr>
          <w:lang w:val="en-US"/>
        </w:rPr>
        <w:t>exit</w:t>
      </w:r>
      <w:r>
        <w:rPr>
          <w:lang w:val="en-US"/>
        </w:rPr>
        <w:t xml:space="preserve"> any</w:t>
      </w:r>
      <w:r>
        <w:rPr>
          <w:lang w:val="en-US"/>
        </w:rPr>
        <w:t xml:space="preserve"> given </w:t>
      </w:r>
      <w:r>
        <w:rPr>
          <w:lang w:val="en-US"/>
        </w:rPr>
        <w:t>country</w:t>
      </w:r>
      <w:r>
        <w:rPr>
          <w:lang w:val="en-US"/>
        </w:rPr>
        <w:t xml:space="preserve">. Therefore, this paper assumes that capital mobility, and </w:t>
      </w:r>
      <w:r w:rsidR="00F72470">
        <w:rPr>
          <w:lang w:val="en-US"/>
        </w:rPr>
        <w:t>thus</w:t>
      </w:r>
      <w:r>
        <w:rPr>
          <w:lang w:val="en-US"/>
        </w:rPr>
        <w:t xml:space="preserve"> its potential to exit, has increased </w:t>
      </w:r>
      <w:r>
        <w:rPr>
          <w:lang w:val="en-US"/>
        </w:rPr>
        <w:t xml:space="preserve">the </w:t>
      </w:r>
      <w:r>
        <w:rPr>
          <w:lang w:val="en-US"/>
        </w:rPr>
        <w:t xml:space="preserve">perceived </w:t>
      </w:r>
      <w:r>
        <w:rPr>
          <w:lang w:val="en-US"/>
        </w:rPr>
        <w:t>threat of capital flight</w:t>
      </w:r>
      <w:r>
        <w:rPr>
          <w:lang w:val="en-US"/>
        </w:rPr>
        <w:t xml:space="preserve">, which this paper </w:t>
      </w:r>
      <w:r w:rsidR="00F72470">
        <w:rPr>
          <w:lang w:val="en-US"/>
        </w:rPr>
        <w:t>appears to be</w:t>
      </w:r>
      <w:r>
        <w:rPr>
          <w:lang w:val="en-US"/>
        </w:rPr>
        <w:t xml:space="preserve"> </w:t>
      </w:r>
      <w:r>
        <w:rPr>
          <w:lang w:val="en-US"/>
        </w:rPr>
        <w:t xml:space="preserve">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0CE05CF"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w:t>
      </w:r>
      <w:r w:rsidR="00697B26">
        <w:rPr>
          <w:lang w:val="en-US"/>
        </w:rPr>
        <w:t xml:space="preserve">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697B26" w:rsidRDefault="00697B26" w:rsidP="0002402E">
      <w:pPr>
        <w:rPr>
          <w:lang w:val="de-DE"/>
        </w:rPr>
      </w:pPr>
      <w:r>
        <w:rPr>
          <w:lang w:val="de-DE"/>
        </w:rPr>
        <w:t>Data</w:t>
      </w:r>
    </w:p>
    <w:p w14:paraId="28568AEB" w14:textId="77777777" w:rsidR="007D6D0F" w:rsidRDefault="007D6D0F" w:rsidP="0002402E"/>
    <w:p w14:paraId="2078B7BC" w14:textId="77777777" w:rsidR="007D6D0F" w:rsidRDefault="007D6D0F" w:rsidP="0002402E"/>
    <w:p w14:paraId="3FA78F7F" w14:textId="77777777"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 welfare state reforms with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lastRenderedPageBreak/>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6BBE0FBB" w14:textId="15FB73A3" w:rsidR="00374FF2" w:rsidRDefault="00697B26" w:rsidP="00697B26">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the preferences of different income groups within a country at a given year towards a specific welfare policy</w:t>
      </w:r>
      <w:r w:rsidRPr="003B486C">
        <w:rPr>
          <w:lang w:val="en-US"/>
        </w:rPr>
        <w:t xml:space="preserve"> as</w:t>
      </w:r>
      <w:r>
        <w:rPr>
          <w:lang w:val="en-US"/>
        </w:rPr>
        <w:t xml:space="preserve"> well as the</w:t>
      </w:r>
      <w:r w:rsidRPr="003B486C">
        <w:rPr>
          <w:lang w:val="en-US"/>
        </w:rPr>
        <w:t xml:space="preserve"> changes in the </w:t>
      </w:r>
      <w:proofErr w:type="gramStart"/>
      <w:r w:rsidRPr="003B486C">
        <w:rPr>
          <w:lang w:val="en-US"/>
        </w:rPr>
        <w:t>particular welfare</w:t>
      </w:r>
      <w:proofErr w:type="gramEnd"/>
      <w:r w:rsidRPr="003B486C">
        <w:rPr>
          <w:lang w:val="en-US"/>
        </w:rPr>
        <w:t xml:space="preserve"> sectors, namely unemployment, pension, and health care.</w:t>
      </w:r>
      <w:r w:rsidR="00374FF2">
        <w:rPr>
          <w:lang w:val="en-US"/>
        </w:rPr>
        <w:t xml:space="preserve"> Additionally, the database contains several economic variables that potentially confound with the change in welfare generosity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32C8A307" w14:textId="1E1F6906" w:rsidR="00596C15" w:rsidRDefault="00374FF2" w:rsidP="00A94E98">
      <w:pPr>
        <w:rPr>
          <w:lang w:val="en-US"/>
        </w:rPr>
      </w:pPr>
      <w:r w:rsidRPr="00596C15">
        <w:rPr>
          <w:lang w:val="en-US"/>
        </w:rPr>
        <w:br/>
      </w:r>
    </w:p>
    <w:p w14:paraId="131DDACF" w14:textId="77777777" w:rsidR="00596C15" w:rsidRDefault="00596C15" w:rsidP="00596C15">
      <w:pPr>
        <w:rPr>
          <w:lang w:val="en-US"/>
        </w:rPr>
      </w:pPr>
    </w:p>
    <w:p w14:paraId="6407BB2B" w14:textId="2B096B0A" w:rsidR="00B62F51" w:rsidRDefault="00B62F51" w:rsidP="00596C15">
      <w:pPr>
        <w:rPr>
          <w:lang w:val="en-US"/>
        </w:rPr>
      </w:pPr>
    </w:p>
    <w:p w14:paraId="149FAFCF" w14:textId="50265136" w:rsidR="00B62F51" w:rsidRDefault="00752771" w:rsidP="00596C15">
      <w:pPr>
        <w:rPr>
          <w:lang w:val="en-US"/>
        </w:rPr>
      </w:pPr>
      <w:r>
        <w:rPr>
          <w:noProof/>
          <w:lang w:val="en-US"/>
        </w:rPr>
        <w:drawing>
          <wp:inline distT="0" distB="0" distL="0" distR="0" wp14:anchorId="690651DE" wp14:editId="7E511785">
            <wp:extent cx="5731510" cy="3578225"/>
            <wp:effectExtent l="0" t="0" r="1270" b="0"/>
            <wp:docPr id="1193921543" name="Picture 4"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21543" name="Picture 4" descr="A picture containing screenshot, diagram, plot,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78225"/>
                    </a:xfrm>
                    <a:prstGeom prst="rect">
                      <a:avLst/>
                    </a:prstGeom>
                  </pic:spPr>
                </pic:pic>
              </a:graphicData>
            </a:graphic>
          </wp:inline>
        </w:drawing>
      </w:r>
    </w:p>
    <w:p w14:paraId="2013E4B1" w14:textId="77777777" w:rsidR="00B62F51" w:rsidRDefault="00B62F51" w:rsidP="00596C15">
      <w:pPr>
        <w:rPr>
          <w:lang w:val="en-US"/>
        </w:rPr>
      </w:pPr>
    </w:p>
    <w:p w14:paraId="47E904E9" w14:textId="77777777" w:rsidR="00B62F51" w:rsidRDefault="00B62F51" w:rsidP="00596C15">
      <w:pPr>
        <w:rPr>
          <w:lang w:val="en-US"/>
        </w:rPr>
      </w:pPr>
    </w:p>
    <w:p w14:paraId="78AE4A38" w14:textId="77777777" w:rsidR="00A94E98" w:rsidRDefault="00A94E98" w:rsidP="00596C15">
      <w:pPr>
        <w:rPr>
          <w:lang w:val="en-US"/>
        </w:rPr>
      </w:pPr>
    </w:p>
    <w:p w14:paraId="3EAFC345" w14:textId="77777777" w:rsidR="00A94E98" w:rsidRDefault="00A94E98" w:rsidP="00596C15">
      <w:pPr>
        <w:rPr>
          <w:lang w:val="en-US"/>
        </w:rPr>
      </w:pPr>
    </w:p>
    <w:p w14:paraId="3552DDD0" w14:textId="2DF0A891" w:rsidR="007D6D0F"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w:t>
      </w:r>
      <w:r>
        <w:rPr>
          <w:lang w:val="en-US"/>
        </w:rPr>
        <w:t xml:space="preserve">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Pr>
          <w:lang w:val="en-US"/>
        </w:rPr>
        <w:br/>
      </w:r>
      <w:r w:rsidR="00752771">
        <w:rPr>
          <w:lang w:val="en-US"/>
        </w:rPr>
        <w:br/>
      </w:r>
      <w:r w:rsidR="00697B26">
        <w:rPr>
          <w:lang w:val="en-US"/>
        </w:rPr>
        <w:br/>
      </w:r>
      <w:r w:rsidR="00752771">
        <w:rPr>
          <w:noProof/>
          <w:lang w:val="en-US"/>
        </w:rPr>
        <w:drawing>
          <wp:inline distT="0" distB="0" distL="0" distR="0" wp14:anchorId="047F96E6" wp14:editId="53D55786">
            <wp:extent cx="5544558" cy="1494798"/>
            <wp:effectExtent l="0" t="0" r="5715" b="3810"/>
            <wp:docPr id="1091160341" name="Picture 7" descr="A picture containing text, screenshot, receip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60341" name="Picture 7" descr="A picture containing text, screenshot, receipt, fon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0960" cy="1582795"/>
                    </a:xfrm>
                    <a:prstGeom prst="rect">
                      <a:avLst/>
                    </a:prstGeom>
                  </pic:spPr>
                </pic:pic>
              </a:graphicData>
            </a:graphic>
          </wp:inline>
        </w:drawing>
      </w:r>
    </w:p>
    <w:p w14:paraId="1A3AF60C" w14:textId="77777777" w:rsidR="005B083F" w:rsidRDefault="005B083F" w:rsidP="00A94E98">
      <w:pPr>
        <w:rPr>
          <w:lang w:val="en-US"/>
        </w:rPr>
      </w:pPr>
    </w:p>
    <w:p w14:paraId="65FB2CAA" w14:textId="38ACE45B" w:rsidR="00076A9D" w:rsidRDefault="00752771" w:rsidP="0082371D">
      <w:pPr>
        <w:pStyle w:val="Default"/>
        <w:rPr>
          <w:lang w:val="en-US"/>
        </w:rPr>
      </w:pPr>
      <w:r>
        <w:rPr>
          <w:lang w:val="en-US"/>
        </w:rPr>
        <w:t>In table 1 we can see the summary statistics for the variables used in the statistical analysis. The preferences of the different income groups range from -100 to 100 to represent the average preference for less or more spending on welfare by one income group.</w:t>
      </w:r>
      <w:r w:rsidR="00076A9D">
        <w:rPr>
          <w:lang w:val="en-US"/>
        </w:rPr>
        <w:t xml:space="preserve"> </w:t>
      </w:r>
      <w:r w:rsidR="00076A9D">
        <w:rPr>
          <w:lang w:val="en-US"/>
        </w:rPr>
        <w:t>The average change in wel</w:t>
      </w:r>
      <w:r w:rsidR="00076A9D">
        <w:rPr>
          <w:lang w:val="en-US"/>
        </w:rPr>
        <w:t xml:space="preserve">fare generosity is measured as the average change in welfare between subsequent first and the fourth year after the </w:t>
      </w:r>
    </w:p>
    <w:p w14:paraId="027A3F90" w14:textId="77777777" w:rsidR="00076A9D" w:rsidRDefault="00076A9D" w:rsidP="0082371D">
      <w:pPr>
        <w:pStyle w:val="Default"/>
        <w:rPr>
          <w:lang w:val="en-US"/>
        </w:rPr>
      </w:pPr>
    </w:p>
    <w:p w14:paraId="2A6AD674" w14:textId="47F7A2F1" w:rsidR="00076A9D" w:rsidRDefault="00752771" w:rsidP="0082371D">
      <w:pPr>
        <w:pStyle w:val="Default"/>
        <w:rPr>
          <w:lang w:val="en-US"/>
        </w:rPr>
      </w:pPr>
      <w:r>
        <w:rPr>
          <w:lang w:val="en-US"/>
        </w:rPr>
        <w:t xml:space="preserve"> 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capital mobility might result in a decline welfare state spending. </w:t>
      </w:r>
      <w:r>
        <w:rPr>
          <w:lang w:val="en-US"/>
        </w:rPr>
        <w:t>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Pr>
          <w:lang w:val="en-US"/>
        </w:rPr>
        <w:t>state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 xml:space="preserve">. </w:t>
      </w:r>
      <w:r w:rsidR="00076A9D">
        <w:rPr>
          <w:lang w:val="en-US"/>
        </w:rPr>
        <w:t xml:space="preserve"> M</w:t>
      </w:r>
      <w:r w:rsidRPr="00752771">
        <w:rPr>
          <w:lang w:val="en-US"/>
        </w:rPr>
        <w:t xml:space="preserve">obile 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r w:rsidR="005D77E2">
        <w:rPr>
          <w:lang w:val="en-US"/>
        </w:rPr>
        <w:t>(</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xml:space="preserve">. The academics </w:t>
      </w:r>
      <w:r w:rsidRPr="0082371D">
        <w:rPr>
          <w:lang w:val="en-US"/>
        </w:rPr>
        <w:lastRenderedPageBreak/>
        <w:t>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7537A610" w14:textId="77777777" w:rsidR="005B083F" w:rsidRDefault="005D77E2" w:rsidP="005B083F">
      <w:pPr>
        <w:ind w:left="720" w:hanging="720"/>
        <w:rPr>
          <w:lang w:val="en-US"/>
        </w:rPr>
      </w:pPr>
      <w:r>
        <w:rPr>
          <w:lang w:val="en-US"/>
        </w:rPr>
        <w:t>Model:</w:t>
      </w:r>
      <w:r w:rsidR="00C628A1">
        <w:rPr>
          <w:lang w:val="en-US"/>
        </w:rPr>
        <w:br/>
      </w:r>
      <w:r w:rsidR="00C628A1">
        <w:rPr>
          <w:lang w:val="en-US"/>
        </w:rPr>
        <w:br/>
      </w:r>
      <w:proofErr w:type="spellStart"/>
      <w:r w:rsidR="00C628A1">
        <w:rPr>
          <w:lang w:val="en-US"/>
        </w:rPr>
        <w:t>Schakel</w:t>
      </w:r>
      <w:proofErr w:type="spellEnd"/>
      <w:r w:rsidR="00C628A1">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w:t>
      </w:r>
      <w:r w:rsidR="001628D4" w:rsidRPr="001628D4">
        <w:rPr>
          <w:lang w:val="en-US"/>
        </w:rPr>
        <w:t>changes,</w:t>
      </w:r>
      <w:r w:rsidR="001628D4" w:rsidRPr="001628D4">
        <w:rPr>
          <w:lang w:val="en-US"/>
        </w:rPr>
        <w:t xml:space="preserve"> but the poorest citizens </w:t>
      </w:r>
      <w:r w:rsidR="001628D4">
        <w:rPr>
          <w:lang w:val="en-US"/>
        </w:rPr>
        <w:t xml:space="preserve">do </w:t>
      </w:r>
      <w:r w:rsidR="001628D4" w:rsidRPr="001628D4">
        <w:rPr>
          <w:lang w:val="en-US"/>
        </w:rPr>
        <w:t xml:space="preserve">not. </w:t>
      </w:r>
      <w:r w:rsidR="001628D4">
        <w:rPr>
          <w:lang w:val="en-US"/>
        </w:rPr>
        <w:t xml:space="preserve">The authors describe </w:t>
      </w:r>
      <w:r w:rsidR="001628D4" w:rsidRPr="001628D4">
        <w:rPr>
          <w:lang w:val="en-US"/>
        </w:rPr>
        <w:t>political economics of welfare state reform in industrialized democracies as showing real but unequal representation for its residents.</w:t>
      </w:r>
      <w:r w:rsidR="001628D4">
        <w:rPr>
          <w:lang w:val="en-US"/>
        </w:rPr>
        <w:t xml:space="preserve"> </w:t>
      </w:r>
      <w:r w:rsidR="005B083F">
        <w:rPr>
          <w:lang w:val="en-US"/>
        </w:rPr>
        <w:t>T</w:t>
      </w:r>
      <w:r w:rsidR="00E129F0">
        <w:rPr>
          <w:lang w:val="en-US"/>
        </w:rPr>
        <w:t xml:space="preserve">his paper will also deploy a random intercept model to assess whether capital mobility has led to unequal policy responsiveness in welfare state changes. </w:t>
      </w:r>
      <w:r w:rsidR="001628D4">
        <w:rPr>
          <w:lang w:val="en-US"/>
        </w:rPr>
        <w:t xml:space="preserve">In this example, a random intercept model, also known as a mixed-effects model, accounts for the clustering of observations among countries. </w:t>
      </w:r>
      <w:r w:rsidR="005B083F">
        <w:rPr>
          <w:lang w:val="en-US"/>
        </w:rPr>
        <w:br/>
      </w:r>
      <w:r w:rsidR="005B083F">
        <w:rPr>
          <w:lang w:val="en-US"/>
        </w:rPr>
        <w:br/>
      </w:r>
      <w:r w:rsidR="001628D4">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sidR="001628D4">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sidR="001628D4">
        <w:rPr>
          <w:lang w:val="en-US"/>
        </w:rPr>
        <w:t xml:space="preserve">hese include </w:t>
      </w:r>
      <w:r w:rsidR="001628D4">
        <w:rPr>
          <w:lang w:val="en-US"/>
        </w:rPr>
        <w:t xml:space="preserve">GDP, GDP growth, </w:t>
      </w:r>
      <w:r w:rsidR="001628D4">
        <w:rPr>
          <w:lang w:val="en-US"/>
        </w:rPr>
        <w:t>unemployment,</w:t>
      </w:r>
      <w:r w:rsidR="001628D4">
        <w:rPr>
          <w:lang w:val="en-US"/>
        </w:rPr>
        <w:t xml:space="preserve"> and the overall level of generosity</w:t>
      </w:r>
      <w:r w:rsidR="001628D4">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w:t>
      </w:r>
      <w:r w:rsidR="00E129F0">
        <w:rPr>
          <w:lang w:val="en-US"/>
        </w:rPr>
        <w:t>extent</w:t>
      </w:r>
      <w:r w:rsidR="00E129F0">
        <w:rPr>
          <w:lang w:val="en-US"/>
        </w:rPr>
        <w:t xml:space="preserve"> to which the preferences of citizens translate to subsequent changes in welfare.</w:t>
      </w:r>
      <w:r w:rsidR="00E129F0">
        <w:rPr>
          <w:lang w:val="en-US"/>
        </w:rPr>
        <w:t xml:space="preserve"> </w:t>
      </w:r>
      <w:r w:rsidR="005B083F">
        <w:rPr>
          <w:lang w:val="en-US"/>
        </w:rPr>
        <w:t>T</w:t>
      </w:r>
      <w:r w:rsidR="00E129F0">
        <w:rPr>
          <w:lang w:val="en-US"/>
        </w:rPr>
        <w:t>o capture the variability and dependencies within countries</w:t>
      </w:r>
      <w:r w:rsidR="00E129F0">
        <w:rPr>
          <w:lang w:val="en-US"/>
        </w:rPr>
        <w:t>, t</w:t>
      </w:r>
      <w:r w:rsidR="00E129F0">
        <w:rPr>
          <w:lang w:val="en-US"/>
        </w:rPr>
        <w:t>he intercept of the predicted variable ‘average changes in welfare’ is allowed to vary across countries</w:t>
      </w:r>
      <w:r w:rsidR="00E129F0">
        <w:rPr>
          <w:lang w:val="en-US"/>
        </w:rPr>
        <w:t>.</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r w:rsidR="005B083F">
        <w:rPr>
          <w:lang w:val="en-US"/>
        </w:rPr>
        <w:br/>
      </w:r>
      <w:r w:rsidR="005B083F">
        <w:rPr>
          <w:lang w:val="en-US"/>
        </w:rPr>
        <w:br/>
        <w:t xml:space="preserve">An important assumption of linear regression is that the size of the error terms around the </w:t>
      </w:r>
      <w:r w:rsidR="005B083F" w:rsidRPr="005B083F">
        <w:rPr>
          <w:lang w:val="en-US"/>
        </w:rPr>
        <w:t>regression line</w:t>
      </w:r>
      <w:r w:rsidR="005B083F" w:rsidRPr="005B083F">
        <w:rPr>
          <w:lang w:val="en-US"/>
        </w:rPr>
        <w:t xml:space="preserve"> </w:t>
      </w:r>
      <w:r w:rsidR="005B083F" w:rsidRPr="005B083F">
        <w:rPr>
          <w:lang w:val="en-US"/>
        </w:rPr>
        <w:t xml:space="preserve">is constant across </w:t>
      </w:r>
      <w:r w:rsidR="005B083F">
        <w:rPr>
          <w:lang w:val="en-US"/>
        </w:rPr>
        <w:t xml:space="preserve">all </w:t>
      </w:r>
      <w:r w:rsidR="005B083F" w:rsidRPr="005B083F">
        <w:rPr>
          <w:lang w:val="en-US"/>
        </w:rPr>
        <w:t>values of the independent variable</w:t>
      </w:r>
      <w:r w:rsidR="005B083F">
        <w:rPr>
          <w:lang w:val="en-US"/>
        </w:rPr>
        <w:t xml:space="preserve">s. A violation of such assumption </w:t>
      </w:r>
      <w:r w:rsidR="005B083F">
        <w:rPr>
          <w:lang w:val="en-US"/>
        </w:rPr>
        <w:t>(h</w:t>
      </w:r>
      <w:r w:rsidR="005B083F" w:rsidRPr="005B083F">
        <w:rPr>
          <w:lang w:val="en-US"/>
        </w:rPr>
        <w:t>eteroscedasticity</w:t>
      </w:r>
      <w:r w:rsidR="005B083F" w:rsidRPr="005B083F">
        <w:rPr>
          <w:u w:val="single"/>
          <w:lang w:val="en-US"/>
        </w:rPr>
        <w:t>)</w:t>
      </w:r>
      <w:r w:rsidR="005B083F">
        <w:rPr>
          <w:u w:val="single"/>
          <w:lang w:val="en-US"/>
        </w:rPr>
        <w:t xml:space="preserve"> might</w:t>
      </w:r>
      <w:r w:rsidR="005B083F" w:rsidRPr="005B083F">
        <w:rPr>
          <w:u w:val="single"/>
          <w:lang w:val="en-US"/>
        </w:rPr>
        <w:t xml:space="preserve"> lead to a bias in the standard errors.</w:t>
      </w:r>
      <w:r w:rsidR="005B083F">
        <w:rPr>
          <w:lang w:val="en-US"/>
        </w:rPr>
        <w:t xml:space="preserve"> Running a replication of the model constructed by </w:t>
      </w:r>
      <w:proofErr w:type="spellStart"/>
      <w:r w:rsidR="005B083F">
        <w:rPr>
          <w:lang w:val="en-US"/>
        </w:rPr>
        <w:t>Schakel</w:t>
      </w:r>
      <w:proofErr w:type="spellEnd"/>
      <w:r w:rsidR="005B083F">
        <w:rPr>
          <w:lang w:val="en-US"/>
        </w:rPr>
        <w:t xml:space="preserve"> et al. (2020), this paper discovers a 99.9 percent likelihood of </w:t>
      </w:r>
      <w:r w:rsidR="005B083F">
        <w:rPr>
          <w:lang w:val="en-US"/>
        </w:rPr>
        <w:t>non-constant error variance</w:t>
      </w:r>
      <w:r w:rsidR="005B083F">
        <w:rPr>
          <w:lang w:val="en-US"/>
        </w:rPr>
        <w:t xml:space="preserve"> </w:t>
      </w:r>
      <w:r w:rsidR="005B083F">
        <w:rPr>
          <w:lang w:val="en-US"/>
        </w:rPr>
        <w:t>(h</w:t>
      </w:r>
      <w:r w:rsidR="005B083F" w:rsidRPr="005B083F">
        <w:rPr>
          <w:lang w:val="en-US"/>
        </w:rPr>
        <w:t>eteroscedasticity</w:t>
      </w:r>
      <w:r w:rsidR="005B083F">
        <w:rPr>
          <w:lang w:val="en-US"/>
        </w:rPr>
        <w:t>)</w:t>
      </w:r>
      <w:r w:rsidR="005B083F">
        <w:rPr>
          <w:lang w:val="en-US"/>
        </w:rPr>
        <w:t xml:space="preserve">. </w:t>
      </w:r>
      <w:r w:rsidR="005B083F">
        <w:rPr>
          <w:lang w:val="en-US"/>
        </w:rPr>
        <w:t>Since the dataset contains multiple observations for each country, the size of the error terms for the predicted average change in welfare varies depending on the specific countries.</w:t>
      </w:r>
      <w:r w:rsidR="005B083F">
        <w:rPr>
          <w:lang w:val="en-US"/>
        </w:rPr>
        <w:t xml:space="preserve"> In line with </w:t>
      </w:r>
      <w:proofErr w:type="spellStart"/>
      <w:r w:rsidR="005B083F">
        <w:rPr>
          <w:lang w:val="en-US"/>
        </w:rPr>
        <w:t>Schakel</w:t>
      </w:r>
      <w:proofErr w:type="spellEnd"/>
      <w:r w:rsidR="005B083F">
        <w:rPr>
          <w:lang w:val="en-US"/>
        </w:rPr>
        <w:t>, this paper adopts cluster robust standard errors to account for multiple observations per country.</w:t>
      </w:r>
      <w:r w:rsidR="005B083F">
        <w:rPr>
          <w:lang w:val="en-US"/>
        </w:rPr>
        <w:br/>
      </w:r>
      <w:r w:rsidR="005B083F">
        <w:rPr>
          <w:lang w:val="en-US"/>
        </w:rPr>
        <w:br/>
        <w:t xml:space="preserve">There are two important adaptations to </w:t>
      </w:r>
      <w:proofErr w:type="spellStart"/>
      <w:r w:rsidR="005B083F">
        <w:rPr>
          <w:lang w:val="en-US"/>
        </w:rPr>
        <w:t>Schakel</w:t>
      </w:r>
      <w:proofErr w:type="spellEnd"/>
      <w:r w:rsidR="005B083F">
        <w:rPr>
          <w:lang w:val="en-US"/>
        </w:rPr>
        <w:t xml:space="preserve"> et al. (2020)’s model that this paper makes. </w:t>
      </w:r>
    </w:p>
    <w:p w14:paraId="456D17D5" w14:textId="77777777" w:rsidR="005B083F" w:rsidRDefault="005B083F" w:rsidP="005B083F">
      <w:pPr>
        <w:ind w:left="720" w:hanging="720"/>
        <w:rPr>
          <w:lang w:val="en-GB"/>
        </w:rPr>
      </w:pPr>
      <w:r>
        <w:rPr>
          <w:lang w:val="en-GB"/>
        </w:rPr>
        <w:lastRenderedPageBreak/>
        <w:t xml:space="preserve">As previously mentioned,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w:t>
      </w:r>
      <w:r>
        <w:rPr>
          <w:lang w:val="en-GB"/>
        </w:rPr>
        <w:t xml:space="preserve">analysed over 25 studies </w:t>
      </w:r>
      <w:proofErr w:type="gramStart"/>
      <w:r>
        <w:rPr>
          <w:lang w:val="en-GB"/>
        </w:rPr>
        <w:t>that</w:t>
      </w:r>
      <w:proofErr w:type="gramEnd"/>
    </w:p>
    <w:p w14:paraId="0BFFA656" w14:textId="77777777" w:rsidR="005B083F" w:rsidRDefault="005B083F" w:rsidP="005B083F">
      <w:pPr>
        <w:ind w:left="720" w:hanging="720"/>
        <w:rPr>
          <w:lang w:val="en-US"/>
        </w:rPr>
      </w:pPr>
      <w:r>
        <w:rPr>
          <w:lang w:val="en-GB"/>
        </w:rPr>
        <w:t xml:space="preserve">investigated policy responsiveness and found that </w:t>
      </w:r>
      <w:r w:rsidRPr="005B083F">
        <w:rPr>
          <w:lang w:val="en-US"/>
        </w:rPr>
        <w:t xml:space="preserve">the most severe types of </w:t>
      </w:r>
      <w:proofErr w:type="gramStart"/>
      <w:r w:rsidRPr="005B083F">
        <w:rPr>
          <w:lang w:val="en-US"/>
        </w:rPr>
        <w:t>differential</w:t>
      </w:r>
      <w:proofErr w:type="gramEnd"/>
    </w:p>
    <w:p w14:paraId="3C5C5FB9" w14:textId="77777777" w:rsidR="005B083F" w:rsidRDefault="005B083F" w:rsidP="005B083F">
      <w:pPr>
        <w:ind w:left="720" w:hanging="720"/>
        <w:rPr>
          <w:lang w:val="en-US"/>
        </w:rPr>
      </w:pPr>
      <w:r w:rsidRPr="005B083F">
        <w:rPr>
          <w:lang w:val="en-US"/>
        </w:rPr>
        <w:t>responsiveness</w:t>
      </w:r>
      <w:r>
        <w:rPr>
          <w:lang w:val="en-US"/>
        </w:rPr>
        <w:t xml:space="preserve"> </w:t>
      </w:r>
      <w:proofErr w:type="gramStart"/>
      <w:r w:rsidRPr="005B083F">
        <w:rPr>
          <w:lang w:val="en-US"/>
        </w:rPr>
        <w:t>are</w:t>
      </w:r>
      <w:proofErr w:type="gramEnd"/>
      <w:r w:rsidRPr="005B083F">
        <w:rPr>
          <w:lang w:val="en-US"/>
        </w:rPr>
        <w:t xml:space="preserve"> twice as likely to be detected when the preferences of high- and low</w:t>
      </w:r>
    </w:p>
    <w:p w14:paraId="6BC9D31D" w14:textId="77777777" w:rsidR="005B083F" w:rsidRDefault="005B083F" w:rsidP="005B083F">
      <w:pPr>
        <w:ind w:left="720" w:hanging="720"/>
        <w:rPr>
          <w:lang w:val="en-US"/>
        </w:rPr>
      </w:pPr>
      <w:r w:rsidRPr="005B083F">
        <w:rPr>
          <w:lang w:val="en-US"/>
        </w:rPr>
        <w:t>income groups are included in the same statistical model</w:t>
      </w:r>
      <w:r>
        <w:rPr>
          <w:lang w:val="en-US"/>
        </w:rPr>
        <w:t xml:space="preserve">. The authors caution to </w:t>
      </w:r>
      <w:proofErr w:type="gramStart"/>
      <w:r>
        <w:rPr>
          <w:lang w:val="en-US"/>
        </w:rPr>
        <w:t>use</w:t>
      </w:r>
      <w:proofErr w:type="gramEnd"/>
    </w:p>
    <w:p w14:paraId="43288E01" w14:textId="77777777" w:rsidR="005B083F" w:rsidRDefault="005B083F" w:rsidP="005B083F">
      <w:pPr>
        <w:ind w:left="720" w:hanging="720"/>
        <w:rPr>
          <w:lang w:val="en-US"/>
        </w:rPr>
      </w:pPr>
      <w:r w:rsidRPr="005B083F">
        <w:rPr>
          <w:lang w:val="en-US"/>
        </w:rPr>
        <w:t>multivariate model</w:t>
      </w:r>
      <w:r>
        <w:rPr>
          <w:lang w:val="en-US"/>
        </w:rPr>
        <w:t xml:space="preserve">s </w:t>
      </w:r>
      <w:r w:rsidRPr="005B083F">
        <w:rPr>
          <w:lang w:val="en-US"/>
        </w:rPr>
        <w:t xml:space="preserve">when preferences </w:t>
      </w:r>
      <w:r>
        <w:rPr>
          <w:lang w:val="en-US"/>
        </w:rPr>
        <w:t xml:space="preserve">between income groups </w:t>
      </w:r>
      <w:r w:rsidRPr="005B083F">
        <w:rPr>
          <w:lang w:val="en-US"/>
        </w:rPr>
        <w:t>are highly correlated.</w:t>
      </w:r>
      <w:r>
        <w:rPr>
          <w:lang w:val="en-US"/>
        </w:rPr>
        <w:t xml:space="preserve"> As</w:t>
      </w:r>
    </w:p>
    <w:p w14:paraId="755D5B0B" w14:textId="77777777" w:rsidR="005B083F" w:rsidRDefault="005B083F" w:rsidP="005B083F">
      <w:pPr>
        <w:ind w:left="720" w:hanging="720"/>
        <w:rPr>
          <w:lang w:val="en-US"/>
        </w:rPr>
      </w:pPr>
      <w:r>
        <w:rPr>
          <w:lang w:val="en-US"/>
        </w:rPr>
        <w:t>shown in the appendix, the preferences between the rich and the poor are highly correlated.</w:t>
      </w:r>
    </w:p>
    <w:p w14:paraId="34E80E59" w14:textId="77777777" w:rsidR="005B083F" w:rsidRDefault="005B083F" w:rsidP="005B083F">
      <w:pPr>
        <w:ind w:left="720" w:hanging="720"/>
        <w:rPr>
          <w:lang w:val="en-GB"/>
        </w:rPr>
      </w:pPr>
      <w:r>
        <w:rPr>
          <w:lang w:val="en-GB"/>
        </w:rPr>
        <w:t>To</w:t>
      </w:r>
      <w:r w:rsidRPr="00B90CFB">
        <w:rPr>
          <w:lang w:val="en-GB"/>
        </w:rPr>
        <w:t xml:space="preserve"> accurately representing degrees of differential responsiveness</w:t>
      </w:r>
      <w:r>
        <w:rPr>
          <w:lang w:val="en-GB"/>
        </w:rPr>
        <w:t xml:space="preserve">, this paper will run </w:t>
      </w:r>
      <w:proofErr w:type="gramStart"/>
      <w:r>
        <w:rPr>
          <w:lang w:val="en-GB"/>
        </w:rPr>
        <w:t>several</w:t>
      </w:r>
      <w:proofErr w:type="gramEnd"/>
    </w:p>
    <w:p w14:paraId="4180C64D" w14:textId="3219E0C6" w:rsidR="005B083F" w:rsidRDefault="005B083F" w:rsidP="005B083F">
      <w:pPr>
        <w:ind w:left="720" w:hanging="720"/>
        <w:rPr>
          <w:lang w:val="en-GB"/>
        </w:rPr>
      </w:pPr>
      <w:r>
        <w:rPr>
          <w:lang w:val="en-GB"/>
        </w:rPr>
        <w:t xml:space="preserve">bivariate regression and assess the influence of each income group on welfare state </w:t>
      </w:r>
      <w:proofErr w:type="gramStart"/>
      <w:r>
        <w:rPr>
          <w:lang w:val="en-GB"/>
        </w:rPr>
        <w:t>changes</w:t>
      </w:r>
      <w:proofErr w:type="gramEnd"/>
    </w:p>
    <w:p w14:paraId="53961D84" w14:textId="77777777" w:rsidR="005B083F" w:rsidRDefault="005B083F" w:rsidP="005B083F">
      <w:pPr>
        <w:ind w:left="720" w:hanging="720"/>
        <w:rPr>
          <w:lang w:val="en-GB"/>
        </w:rPr>
      </w:pPr>
      <w:r>
        <w:rPr>
          <w:lang w:val="en-GB"/>
        </w:rPr>
        <w:t xml:space="preserve">independently. Additionally, examining the diagnostics of the model run by </w:t>
      </w:r>
      <w:proofErr w:type="spellStart"/>
      <w:r>
        <w:rPr>
          <w:lang w:val="en-GB"/>
        </w:rPr>
        <w:t>Schakel</w:t>
      </w:r>
      <w:proofErr w:type="spellEnd"/>
      <w:r>
        <w:rPr>
          <w:lang w:val="en-GB"/>
        </w:rPr>
        <w:t xml:space="preserve"> et </w:t>
      </w:r>
      <w:proofErr w:type="gramStart"/>
      <w:r>
        <w:rPr>
          <w:lang w:val="en-GB"/>
        </w:rPr>
        <w:t>al</w:t>
      </w:r>
      <w:proofErr w:type="gramEnd"/>
    </w:p>
    <w:p w14:paraId="3F432A64" w14:textId="77777777" w:rsidR="005B083F" w:rsidRDefault="005B083F" w:rsidP="005B083F">
      <w:pPr>
        <w:ind w:left="720" w:hanging="720"/>
        <w:rPr>
          <w:lang w:val="en-GB"/>
        </w:rPr>
      </w:pPr>
      <w:r>
        <w:rPr>
          <w:lang w:val="en-GB"/>
        </w:rPr>
        <w:t xml:space="preserve">(2020) in the appendix of this paper, one can observe how there is a substantial outlier that </w:t>
      </w:r>
      <w:proofErr w:type="gramStart"/>
      <w:r>
        <w:rPr>
          <w:lang w:val="en-GB"/>
        </w:rPr>
        <w:t>is</w:t>
      </w:r>
      <w:proofErr w:type="gramEnd"/>
    </w:p>
    <w:p w14:paraId="0665A791" w14:textId="77777777" w:rsidR="005B083F" w:rsidRDefault="005B083F" w:rsidP="005B083F">
      <w:pPr>
        <w:ind w:left="720" w:hanging="720"/>
        <w:rPr>
          <w:lang w:val="en-GB"/>
        </w:rPr>
      </w:pPr>
      <w:r w:rsidRPr="005B083F">
        <w:rPr>
          <w:lang w:val="en-GB"/>
        </w:rPr>
        <w:t>exerting disproportionate influence</w:t>
      </w:r>
      <w:r>
        <w:rPr>
          <w:lang w:val="en-GB"/>
        </w:rPr>
        <w:t xml:space="preserve"> on the results and </w:t>
      </w:r>
      <w:proofErr w:type="spellStart"/>
      <w:r>
        <w:rPr>
          <w:lang w:val="en-GB"/>
        </w:rPr>
        <w:t>thereforelikely</w:t>
      </w:r>
      <w:proofErr w:type="spellEnd"/>
      <w:r>
        <w:rPr>
          <w:lang w:val="en-GB"/>
        </w:rPr>
        <w:t xml:space="preserve"> to </w:t>
      </w:r>
      <w:r w:rsidRPr="005B083F">
        <w:rPr>
          <w:lang w:val="en-GB"/>
        </w:rPr>
        <w:t>bias the estimates of</w:t>
      </w:r>
    </w:p>
    <w:p w14:paraId="0E3B178D" w14:textId="4E0FB17E" w:rsidR="005B083F" w:rsidRDefault="005B083F" w:rsidP="005B083F">
      <w:pPr>
        <w:ind w:left="720" w:hanging="720"/>
        <w:rPr>
          <w:lang w:val="en-GB"/>
        </w:rPr>
      </w:pPr>
      <w:r w:rsidRPr="005B083F">
        <w:rPr>
          <w:lang w:val="en-GB"/>
        </w:rPr>
        <w:t>model parameters</w:t>
      </w:r>
      <w:r>
        <w:rPr>
          <w:lang w:val="en-GB"/>
        </w:rPr>
        <w:t xml:space="preserve">. Excluding the outlier </w:t>
      </w:r>
    </w:p>
    <w:p w14:paraId="62CED014" w14:textId="139FB06D" w:rsidR="005B083F" w:rsidRDefault="005B083F" w:rsidP="005B083F">
      <w:pPr>
        <w:tabs>
          <w:tab w:val="center" w:pos="4513"/>
        </w:tabs>
        <w:ind w:left="720" w:hanging="720"/>
        <w:rPr>
          <w:lang w:val="en-US"/>
        </w:rPr>
      </w:pPr>
      <w:r>
        <w:rPr>
          <w:lang w:val="en-GB"/>
        </w:rPr>
        <w:br/>
        <w:t>i</w:t>
      </w:r>
      <w:r w:rsidRPr="005B083F">
        <w:rPr>
          <w:lang w:val="en-GB"/>
        </w:rPr>
        <w:t>ntroduce bias in the estimates of model parameters by exerting disproportionate influence on the results.</w:t>
      </w:r>
      <w:r>
        <w:rPr>
          <w:lang w:val="en-GB"/>
        </w:rPr>
        <w:br/>
      </w:r>
      <w:r>
        <w:rPr>
          <w:lang w:val="en-GB"/>
        </w:rPr>
        <w:br/>
        <w:t xml:space="preserve">HOW DOES INCLUDING THE OUTLIER CHANGE THE </w:t>
      </w:r>
      <w:proofErr w:type="gramStart"/>
      <w:r>
        <w:rPr>
          <w:lang w:val="en-GB"/>
        </w:rPr>
        <w:t>RESULT ?</w:t>
      </w:r>
      <w:proofErr w:type="gramEnd"/>
    </w:p>
    <w:p w14:paraId="62870296" w14:textId="33118BDF" w:rsidR="005B083F" w:rsidRPr="005B083F" w:rsidRDefault="005B083F" w:rsidP="005B083F">
      <w:pPr>
        <w:ind w:left="720" w:hanging="720"/>
        <w:rPr>
          <w:lang w:val="en-GB"/>
        </w:rPr>
      </w:pPr>
      <w:r>
        <w:rPr>
          <w:lang w:val="en-US"/>
        </w:rPr>
        <w:br/>
      </w:r>
    </w:p>
    <w:p w14:paraId="3D9068EF" w14:textId="7411E969" w:rsidR="00E129F0" w:rsidRDefault="005B083F" w:rsidP="005B083F">
      <w:pPr>
        <w:rPr>
          <w:lang w:val="en-US"/>
        </w:rPr>
      </w:pPr>
      <w:r>
        <w:rPr>
          <w:lang w:val="en-US"/>
        </w:rPr>
        <w:br/>
        <w:t xml:space="preserve">In comparison to </w:t>
      </w:r>
      <w:proofErr w:type="spellStart"/>
      <w:r>
        <w:rPr>
          <w:lang w:val="en-US"/>
        </w:rPr>
        <w:t>Schakel</w:t>
      </w:r>
      <w:proofErr w:type="spellEnd"/>
      <w:r>
        <w:rPr>
          <w:lang w:val="en-US"/>
        </w:rPr>
        <w:t xml:space="preserve"> et al. (2020) this paper takes </w:t>
      </w:r>
      <w:r w:rsidR="00E129F0">
        <w:rPr>
          <w:lang w:val="en-US"/>
        </w:rPr>
        <w:br/>
      </w:r>
      <w:r w:rsidR="00E129F0">
        <w:rPr>
          <w:lang w:val="en-US"/>
        </w:rPr>
        <w:br/>
        <w:t xml:space="preserve"> </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77777777" w:rsidR="00076A9D" w:rsidRDefault="00752771" w:rsidP="0002402E">
      <w:pPr>
        <w:rPr>
          <w:b/>
          <w:bCs/>
          <w:lang w:val="en-US"/>
        </w:rPr>
      </w:pPr>
      <w:r>
        <w:rPr>
          <w:b/>
          <w:bCs/>
          <w:lang w:val="en-US"/>
        </w:rPr>
        <w:t xml:space="preserve">In line with Elsasser, like interest burden, we see that capital mobility leads to outcomes that are less in line </w:t>
      </w:r>
      <w:proofErr w:type="spellStart"/>
      <w:r>
        <w:rPr>
          <w:b/>
          <w:bCs/>
          <w:lang w:val="en-US"/>
        </w:rPr>
        <w:t>wit</w:t>
      </w:r>
      <w:proofErr w:type="spellEnd"/>
      <w:r w:rsidR="00374FF2">
        <w:rPr>
          <w:b/>
          <w:bCs/>
          <w:lang w:val="en-US"/>
        </w:rPr>
        <w:br/>
      </w:r>
      <w:r w:rsidR="00374FF2">
        <w:rPr>
          <w:b/>
          <w:bCs/>
          <w:lang w:val="en-US"/>
        </w:rPr>
        <w:br/>
        <w:t xml:space="preserve">The model: </w:t>
      </w:r>
    </w:p>
    <w:p w14:paraId="3334CEC1" w14:textId="77777777" w:rsidR="00076A9D" w:rsidRDefault="00076A9D" w:rsidP="0002402E">
      <w:pPr>
        <w:rPr>
          <w:b/>
          <w:bCs/>
          <w:lang w:val="en-US"/>
        </w:rPr>
      </w:pPr>
    </w:p>
    <w:p w14:paraId="3726BF2C" w14:textId="78F0F162" w:rsidR="00237111" w:rsidRPr="00F72470" w:rsidRDefault="00076A9D" w:rsidP="0002402E">
      <w:pPr>
        <w:rPr>
          <w:b/>
          <w:bCs/>
          <w:lang w:val="en-US"/>
        </w:rPr>
      </w:pPr>
      <w:r>
        <w:rPr>
          <w:b/>
          <w:bCs/>
          <w:lang w:val="en-US"/>
        </w:rPr>
        <w:t>Read into Random Intercept models</w:t>
      </w:r>
      <w:r w:rsidR="00374FF2">
        <w:rPr>
          <w:b/>
          <w:bCs/>
          <w:lang w:val="en-US"/>
        </w:rPr>
        <w:br/>
      </w:r>
      <w:r w:rsidR="00374FF2">
        <w:rPr>
          <w:b/>
          <w:bCs/>
          <w:lang w:val="en-US"/>
        </w:rPr>
        <w:br/>
        <w:t xml:space="preserve">this is what </w:t>
      </w:r>
      <w:proofErr w:type="spellStart"/>
      <w:r w:rsidR="00374FF2">
        <w:rPr>
          <w:b/>
          <w:bCs/>
          <w:lang w:val="en-US"/>
        </w:rPr>
        <w:t>Schakel</w:t>
      </w:r>
      <w:proofErr w:type="spellEnd"/>
      <w:r w:rsidR="00374FF2">
        <w:rPr>
          <w:b/>
          <w:bCs/>
          <w:lang w:val="en-US"/>
        </w:rPr>
        <w:t xml:space="preserve"> did: </w:t>
      </w:r>
      <w:r w:rsidR="00374FF2">
        <w:rPr>
          <w:b/>
          <w:bCs/>
          <w:lang w:val="en-US"/>
        </w:rPr>
        <w:br/>
      </w:r>
      <w:r w:rsidR="00374FF2">
        <w:rPr>
          <w:b/>
          <w:bCs/>
          <w:lang w:val="en-US"/>
        </w:rPr>
        <w:br/>
        <w:t xml:space="preserve">This is what I do different: </w:t>
      </w:r>
      <w:r w:rsidR="00374FF2">
        <w:rPr>
          <w:b/>
          <w:bCs/>
          <w:lang w:val="en-US"/>
        </w:rPr>
        <w:br/>
        <w:t xml:space="preserve">Outlier as well as bivariate regression – assessing the correlation between  </w:t>
      </w:r>
      <w:r w:rsidR="00237111" w:rsidRPr="00F72470">
        <w:rPr>
          <w:b/>
          <w:bCs/>
          <w:lang w:val="en-US"/>
        </w:rPr>
        <w:br/>
      </w:r>
      <w:r w:rsidR="00237111" w:rsidRPr="00F72470">
        <w:rPr>
          <w:b/>
          <w:bCs/>
          <w:lang w:val="en-US"/>
        </w:rPr>
        <w:br/>
      </w:r>
    </w:p>
    <w:p w14:paraId="120F2BDA" w14:textId="11DED00A"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77777777" w:rsidR="001628D4" w:rsidRDefault="001628D4" w:rsidP="0002402E">
      <w:pPr>
        <w:rPr>
          <w:lang w:val="en-US"/>
        </w:rPr>
      </w:pP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77777777" w:rsidR="00A93065" w:rsidRDefault="00A93065" w:rsidP="0002402E">
      <w:pPr>
        <w:rPr>
          <w:lang w:val="en-US"/>
        </w:rPr>
      </w:pPr>
    </w:p>
    <w:p w14:paraId="591173A4" w14:textId="45BC12B8" w:rsidR="00B12B5E" w:rsidRDefault="00B12B5E" w:rsidP="0002402E">
      <w:pPr>
        <w:rPr>
          <w:lang w:val="en-US"/>
        </w:rPr>
      </w:pPr>
    </w:p>
    <w:p w14:paraId="3BBAA3B1" w14:textId="77777777" w:rsidR="00374FF2" w:rsidRDefault="00374FF2" w:rsidP="0002402E">
      <w:pPr>
        <w:rPr>
          <w:lang w:val="en-US"/>
        </w:rPr>
      </w:pP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7AEA1" w14:textId="77777777" w:rsidR="00BD7E58" w:rsidRDefault="00BD7E58" w:rsidP="00861A35">
      <w:r>
        <w:separator/>
      </w:r>
    </w:p>
  </w:endnote>
  <w:endnote w:type="continuationSeparator" w:id="0">
    <w:p w14:paraId="4645D019" w14:textId="77777777" w:rsidR="00BD7E58" w:rsidRDefault="00BD7E58" w:rsidP="00861A35">
      <w:r>
        <w:continuationSeparator/>
      </w:r>
    </w:p>
  </w:endnote>
  <w:endnote w:id="1">
    <w:p w14:paraId="4198A256" w14:textId="5E3B76D5" w:rsidR="00374FF2" w:rsidRDefault="00374FF2">
      <w:pPr>
        <w:pStyle w:val="EndnoteText"/>
        <w:rPr>
          <w:lang w:val="en-US"/>
        </w:rPr>
      </w:pPr>
      <w:r>
        <w:rPr>
          <w:rStyle w:val="EndnoteReference"/>
        </w:rPr>
        <w:end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history="1">
        <w:r w:rsidRPr="000B0D04">
          <w:rPr>
            <w:rStyle w:val="Hyperlink"/>
            <w:lang w:val="en-US"/>
          </w:rPr>
          <w:t>https://journals.sagepub.com/doi/full/10.1177/0032329219897984#supplementary-materials</w:t>
        </w:r>
      </w:hyperlink>
    </w:p>
    <w:p w14:paraId="7B9839BD" w14:textId="397330DC" w:rsidR="00374FF2" w:rsidRPr="00752771" w:rsidRDefault="00374FF2">
      <w:pPr>
        <w:pStyle w:val="EndnoteText"/>
      </w:pPr>
      <w:r>
        <w:rPr>
          <w:lang w:val="en-US"/>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ADFF4" w14:textId="77777777" w:rsidR="00BD7E58" w:rsidRDefault="00BD7E58" w:rsidP="00861A35">
      <w:r>
        <w:separator/>
      </w:r>
    </w:p>
  </w:footnote>
  <w:footnote w:type="continuationSeparator" w:id="0">
    <w:p w14:paraId="1907DE88" w14:textId="77777777" w:rsidR="00BD7E58" w:rsidRDefault="00BD7E58"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1"/>
  </w:num>
  <w:num w:numId="2" w16cid:durableId="1294143063">
    <w:abstractNumId w:val="0"/>
  </w:num>
  <w:num w:numId="3" w16cid:durableId="7280678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76A9D"/>
    <w:rsid w:val="00091FD6"/>
    <w:rsid w:val="00094550"/>
    <w:rsid w:val="000A3950"/>
    <w:rsid w:val="000B1F21"/>
    <w:rsid w:val="000C35D8"/>
    <w:rsid w:val="000C51F6"/>
    <w:rsid w:val="000C5E42"/>
    <w:rsid w:val="000D004F"/>
    <w:rsid w:val="000D2B69"/>
    <w:rsid w:val="000E3C13"/>
    <w:rsid w:val="000E5D99"/>
    <w:rsid w:val="001165E3"/>
    <w:rsid w:val="00121A92"/>
    <w:rsid w:val="00146923"/>
    <w:rsid w:val="001523F4"/>
    <w:rsid w:val="001628D4"/>
    <w:rsid w:val="00175339"/>
    <w:rsid w:val="00182ADE"/>
    <w:rsid w:val="00190011"/>
    <w:rsid w:val="00193305"/>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7A2C"/>
    <w:rsid w:val="00311652"/>
    <w:rsid w:val="00341DC3"/>
    <w:rsid w:val="0036224C"/>
    <w:rsid w:val="00374FF2"/>
    <w:rsid w:val="00381CB2"/>
    <w:rsid w:val="00383B0E"/>
    <w:rsid w:val="003863F6"/>
    <w:rsid w:val="003959D2"/>
    <w:rsid w:val="003A3E93"/>
    <w:rsid w:val="003B0121"/>
    <w:rsid w:val="003B486C"/>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50CB"/>
    <w:rsid w:val="005459E0"/>
    <w:rsid w:val="005556BF"/>
    <w:rsid w:val="00561767"/>
    <w:rsid w:val="0058205E"/>
    <w:rsid w:val="00584044"/>
    <w:rsid w:val="00587E94"/>
    <w:rsid w:val="0059589E"/>
    <w:rsid w:val="00596C15"/>
    <w:rsid w:val="005B0742"/>
    <w:rsid w:val="005B083F"/>
    <w:rsid w:val="005B357C"/>
    <w:rsid w:val="005C524F"/>
    <w:rsid w:val="005D2281"/>
    <w:rsid w:val="005D77E2"/>
    <w:rsid w:val="005D7DB5"/>
    <w:rsid w:val="005E093F"/>
    <w:rsid w:val="005E7FDD"/>
    <w:rsid w:val="005F6358"/>
    <w:rsid w:val="00606F2A"/>
    <w:rsid w:val="00611B79"/>
    <w:rsid w:val="006144B8"/>
    <w:rsid w:val="00617785"/>
    <w:rsid w:val="00624FFE"/>
    <w:rsid w:val="00634C27"/>
    <w:rsid w:val="00647E17"/>
    <w:rsid w:val="006539A2"/>
    <w:rsid w:val="0065508F"/>
    <w:rsid w:val="006556E7"/>
    <w:rsid w:val="00671B92"/>
    <w:rsid w:val="00697B26"/>
    <w:rsid w:val="006A056A"/>
    <w:rsid w:val="006B0D5B"/>
    <w:rsid w:val="006B1D63"/>
    <w:rsid w:val="006C0FFB"/>
    <w:rsid w:val="006C52CA"/>
    <w:rsid w:val="006F7B16"/>
    <w:rsid w:val="007064A8"/>
    <w:rsid w:val="00707E61"/>
    <w:rsid w:val="00714D55"/>
    <w:rsid w:val="00716A2C"/>
    <w:rsid w:val="00724629"/>
    <w:rsid w:val="007253AB"/>
    <w:rsid w:val="00750C0D"/>
    <w:rsid w:val="00752771"/>
    <w:rsid w:val="007717D4"/>
    <w:rsid w:val="00776CBF"/>
    <w:rsid w:val="00782399"/>
    <w:rsid w:val="007840D6"/>
    <w:rsid w:val="00785F07"/>
    <w:rsid w:val="00790A3D"/>
    <w:rsid w:val="007A4B35"/>
    <w:rsid w:val="007A620F"/>
    <w:rsid w:val="007B3FEC"/>
    <w:rsid w:val="007C0E39"/>
    <w:rsid w:val="007C4E40"/>
    <w:rsid w:val="007D5EA7"/>
    <w:rsid w:val="007D6D0F"/>
    <w:rsid w:val="007D7727"/>
    <w:rsid w:val="007F708A"/>
    <w:rsid w:val="007F790A"/>
    <w:rsid w:val="00814275"/>
    <w:rsid w:val="008168CF"/>
    <w:rsid w:val="008233F9"/>
    <w:rsid w:val="0082371D"/>
    <w:rsid w:val="00857121"/>
    <w:rsid w:val="00861A35"/>
    <w:rsid w:val="00862E1B"/>
    <w:rsid w:val="00872611"/>
    <w:rsid w:val="00893553"/>
    <w:rsid w:val="00896CED"/>
    <w:rsid w:val="008A145B"/>
    <w:rsid w:val="008A6084"/>
    <w:rsid w:val="008D11A7"/>
    <w:rsid w:val="008E004F"/>
    <w:rsid w:val="00913445"/>
    <w:rsid w:val="00925750"/>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10B8"/>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A3914"/>
    <w:rsid w:val="00BB4D96"/>
    <w:rsid w:val="00BC6395"/>
    <w:rsid w:val="00BD7E58"/>
    <w:rsid w:val="00BE484B"/>
    <w:rsid w:val="00BF0E18"/>
    <w:rsid w:val="00BF0E45"/>
    <w:rsid w:val="00BF5BB4"/>
    <w:rsid w:val="00BF5FD6"/>
    <w:rsid w:val="00C04C7A"/>
    <w:rsid w:val="00C04E7A"/>
    <w:rsid w:val="00C13A3F"/>
    <w:rsid w:val="00C25AF2"/>
    <w:rsid w:val="00C30739"/>
    <w:rsid w:val="00C30E3D"/>
    <w:rsid w:val="00C31DDD"/>
    <w:rsid w:val="00C37921"/>
    <w:rsid w:val="00C512C5"/>
    <w:rsid w:val="00C52034"/>
    <w:rsid w:val="00C628A1"/>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953C2"/>
    <w:rsid w:val="00DC63E7"/>
    <w:rsid w:val="00DD4678"/>
    <w:rsid w:val="00DD49DC"/>
    <w:rsid w:val="00DF50DB"/>
    <w:rsid w:val="00E0568A"/>
    <w:rsid w:val="00E1051A"/>
    <w:rsid w:val="00E128B4"/>
    <w:rsid w:val="00E129F0"/>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254BF"/>
    <w:rsid w:val="00F41C6C"/>
    <w:rsid w:val="00F43B45"/>
    <w:rsid w:val="00F44797"/>
    <w:rsid w:val="00F55ED9"/>
    <w:rsid w:val="00F61738"/>
    <w:rsid w:val="00F6711E"/>
    <w:rsid w:val="00F72470"/>
    <w:rsid w:val="00F737B1"/>
    <w:rsid w:val="00F81431"/>
    <w:rsid w:val="00F84AA9"/>
    <w:rsid w:val="00F85EB7"/>
    <w:rsid w:val="00F90015"/>
    <w:rsid w:val="00FA2B5A"/>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77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semiHidden/>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journals.sagepub.com/doi/full/10.1177/0032329219897984#supplementary-mate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6D755-95B5-9546-94D1-887935F8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0</TotalTime>
  <Pages>17</Pages>
  <Words>13426</Words>
  <Characters>77874</Characters>
  <Application>Microsoft Office Word</Application>
  <DocSecurity>0</DocSecurity>
  <Lines>1442</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37</cp:revision>
  <dcterms:created xsi:type="dcterms:W3CDTF">2023-05-10T14:32:00Z</dcterms:created>
  <dcterms:modified xsi:type="dcterms:W3CDTF">2023-06-0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